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SIGN AND CONSTRUCTION OF 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234E9CE9" w:rsidR="00BF5D1C" w:rsidRPr="00E44F99" w:rsidRDefault="0057316D" w:rsidP="00BF5D1C">
      <w:pPr>
        <w:jc w:val="center"/>
        <w:rPr>
          <w:rFonts w:ascii="Times New Roman" w:hAnsi="Times New Roman" w:cs="Times New Roman"/>
          <w:sz w:val="36"/>
          <w:szCs w:val="36"/>
        </w:rPr>
      </w:pPr>
      <w:r>
        <w:rPr>
          <w:rFonts w:ascii="Times New Roman" w:hAnsi="Times New Roman" w:cs="Times New Roman"/>
          <w:sz w:val="36"/>
          <w:szCs w:val="36"/>
        </w:rPr>
        <w:t>BABALOLA SIKIRUL</w:t>
      </w:r>
      <w:r w:rsidR="00A53A1C">
        <w:rPr>
          <w:rFonts w:ascii="Times New Roman" w:hAnsi="Times New Roman" w:cs="Times New Roman"/>
          <w:sz w:val="36"/>
          <w:szCs w:val="36"/>
        </w:rPr>
        <w:t>AHI TAIWO</w:t>
      </w:r>
    </w:p>
    <w:p w14:paraId="3FBDF98D" w14:textId="715C73F4"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sidR="00A53A1C">
        <w:rPr>
          <w:rFonts w:ascii="Times New Roman" w:hAnsi="Times New Roman" w:cs="Times New Roman"/>
          <w:sz w:val="36"/>
          <w:szCs w:val="36"/>
        </w:rPr>
        <w:t>EEE/FT/0057</w:t>
      </w:r>
    </w:p>
    <w:p w14:paraId="761B68DE" w14:textId="77777777" w:rsidR="00BF5D1C" w:rsidRPr="00E44F99" w:rsidRDefault="00BF5D1C" w:rsidP="00BF5D1C">
      <w:pPr>
        <w:jc w:val="center"/>
        <w:rPr>
          <w:rFonts w:ascii="Times New Roman" w:hAnsi="Times New Roman" w:cs="Times New Roman"/>
          <w:sz w:val="36"/>
          <w:szCs w:val="36"/>
        </w:rPr>
      </w:pP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0" w:name="_Toc202254828"/>
      <w:r w:rsidRPr="00AB557D">
        <w:rPr>
          <w:rFonts w:ascii="Times New Roman" w:hAnsi="Times New Roman" w:cs="Times New Roman"/>
          <w:color w:val="000000" w:themeColor="text1"/>
          <w:sz w:val="24"/>
          <w:szCs w:val="24"/>
        </w:rPr>
        <w:lastRenderedPageBreak/>
        <w:t>CERTIFICATION</w:t>
      </w:r>
      <w:bookmarkEnd w:id="0"/>
    </w:p>
    <w:p w14:paraId="583AD4BC" w14:textId="155AF411"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4D3A06">
        <w:rPr>
          <w:rFonts w:ascii="Times New Roman" w:hAnsi="Times New Roman" w:cs="Times New Roman"/>
          <w:b/>
          <w:sz w:val="24"/>
          <w:szCs w:val="24"/>
        </w:rPr>
        <w:t>Babalola Sikirul</w:t>
      </w:r>
      <w:bookmarkStart w:id="1" w:name="_GoBack"/>
      <w:bookmarkEnd w:id="1"/>
      <w:r w:rsidR="007D14A9">
        <w:rPr>
          <w:rFonts w:ascii="Times New Roman" w:hAnsi="Times New Roman" w:cs="Times New Roman"/>
          <w:b/>
          <w:sz w:val="24"/>
          <w:szCs w:val="24"/>
        </w:rPr>
        <w:t>ahi Taiwo</w:t>
      </w:r>
      <w:r w:rsidR="00985C75">
        <w:rPr>
          <w:rFonts w:ascii="Times New Roman" w:hAnsi="Times New Roman" w:cs="Times New Roman"/>
          <w:b/>
          <w:sz w:val="24"/>
          <w:szCs w:val="24"/>
        </w:rPr>
        <w:t xml:space="preserve"> </w:t>
      </w:r>
      <w:r w:rsidRPr="00E16369">
        <w:rPr>
          <w:rFonts w:ascii="Times New Roman" w:hAnsi="Times New Roman" w:cs="Times New Roman"/>
          <w:sz w:val="24"/>
          <w:szCs w:val="24"/>
        </w:rPr>
        <w:t xml:space="preserve">of matric number </w:t>
      </w:r>
      <w:r w:rsidR="007D14A9">
        <w:rPr>
          <w:rFonts w:ascii="Times New Roman" w:hAnsi="Times New Roman" w:cs="Times New Roman"/>
          <w:b/>
          <w:sz w:val="24"/>
          <w:szCs w:val="24"/>
        </w:rPr>
        <w:t>HND/23/EEE/FT/005</w:t>
      </w:r>
      <w:r w:rsidR="002A5224">
        <w:rPr>
          <w:rFonts w:ascii="Times New Roman" w:hAnsi="Times New Roman" w:cs="Times New Roman"/>
          <w:b/>
          <w:sz w:val="24"/>
          <w:szCs w:val="24"/>
        </w:rPr>
        <w:t>7</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29"/>
      <w:r w:rsidRPr="00AB557D">
        <w:rPr>
          <w:rFonts w:ascii="Times New Roman" w:hAnsi="Times New Roman" w:cs="Times New Roman"/>
          <w:color w:val="000000" w:themeColor="text1"/>
          <w:sz w:val="24"/>
          <w:szCs w:val="24"/>
        </w:rPr>
        <w:lastRenderedPageBreak/>
        <w:t>DEDICATION</w:t>
      </w:r>
      <w:bookmarkEnd w:id="2"/>
    </w:p>
    <w:p w14:paraId="67D5F09B" w14:textId="259CA934" w:rsidR="00BF5D1C" w:rsidRPr="00E16369" w:rsidRDefault="007A69CE" w:rsidP="00AB557D">
      <w:pPr>
        <w:spacing w:line="480" w:lineRule="auto"/>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3" w:name="_Toc202254830"/>
      <w:r w:rsidRPr="00AB557D">
        <w:rPr>
          <w:rFonts w:ascii="Times New Roman" w:hAnsi="Times New Roman" w:cs="Times New Roman"/>
          <w:color w:val="000000" w:themeColor="text1"/>
          <w:sz w:val="24"/>
          <w:szCs w:val="24"/>
        </w:rPr>
        <w:lastRenderedPageBreak/>
        <w:t>ACKNOWLEDGEMENT</w:t>
      </w:r>
      <w:bookmarkEnd w:id="3"/>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09970A83"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w:t>
      </w:r>
      <w:r w:rsidR="00FD0189">
        <w:rPr>
          <w:rFonts w:ascii="Times New Roman" w:hAnsi="Times New Roman" w:cs="Times New Roman"/>
          <w:sz w:val="24"/>
          <w:szCs w:val="24"/>
        </w:rPr>
        <w:t>E</w:t>
      </w:r>
      <w:r w:rsidR="00FD0189" w:rsidRPr="00E16369">
        <w:rPr>
          <w:rFonts w:ascii="Times New Roman" w:hAnsi="Times New Roman" w:cs="Times New Roman"/>
          <w:sz w:val="24"/>
          <w:szCs w:val="24"/>
        </w:rPr>
        <w:t xml:space="preserve">NGR. </w:t>
      </w:r>
      <w:r w:rsidRPr="00E16369">
        <w:rPr>
          <w:rFonts w:ascii="Times New Roman" w:hAnsi="Times New Roman" w:cs="Times New Roman"/>
          <w:sz w:val="24"/>
          <w:szCs w:val="24"/>
        </w:rPr>
        <w:t>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5574CE">
        <w:rPr>
          <w:rFonts w:ascii="Times New Roman" w:hAnsi="Times New Roman" w:cs="Times New Roman"/>
          <w:sz w:val="24"/>
          <w:szCs w:val="24"/>
        </w:rPr>
        <w:t xml:space="preserve">ENGR. Z. A. ABDULKADIR. Special appreciation to ENGR. A. A. JIMOH </w:t>
      </w:r>
      <w:r w:rsidR="00985C75">
        <w:rPr>
          <w:rFonts w:ascii="Times New Roman" w:hAnsi="Times New Roman" w:cs="Times New Roman"/>
          <w:sz w:val="24"/>
          <w:szCs w:val="24"/>
        </w:rPr>
        <w:t xml:space="preserve">and </w:t>
      </w:r>
      <w:r w:rsidR="005A4AB5">
        <w:rPr>
          <w:rFonts w:ascii="Times New Roman" w:hAnsi="Times New Roman" w:cs="Times New Roman"/>
          <w:sz w:val="24"/>
          <w:szCs w:val="24"/>
        </w:rPr>
        <w:t>to every other lecturer</w:t>
      </w:r>
      <w:r w:rsidR="009E6052">
        <w:rPr>
          <w:rFonts w:ascii="Times New Roman" w:hAnsi="Times New Roman" w:cs="Times New Roman"/>
          <w:sz w:val="24"/>
          <w:szCs w:val="24"/>
        </w:rPr>
        <w:t>s of the department. I say a big thanks to you all.</w:t>
      </w:r>
    </w:p>
    <w:p w14:paraId="3593BBFB" w14:textId="593CC4D9" w:rsidR="00BF5D1C" w:rsidRPr="00E16369" w:rsidRDefault="00985C75"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 xml:space="preserve">MR. AND MRS. </w:t>
      </w:r>
      <w:r w:rsidR="00680ABC">
        <w:rPr>
          <w:rFonts w:ascii="Times New Roman" w:hAnsi="Times New Roman" w:cs="Times New Roman"/>
          <w:sz w:val="24"/>
          <w:szCs w:val="24"/>
        </w:rPr>
        <w:t>BABALOLA</w:t>
      </w:r>
      <w:r w:rsidR="00BF5D1C" w:rsidRPr="00E16369">
        <w:rPr>
          <w:rFonts w:ascii="Times New Roman" w:hAnsi="Times New Roman" w:cs="Times New Roman"/>
          <w:sz w:val="24"/>
          <w:szCs w:val="24"/>
        </w:rPr>
        <w:t xml:space="preserve"> for their moral, financial, and prayer supports,</w:t>
      </w:r>
      <w:r w:rsidR="00680ABC">
        <w:rPr>
          <w:rFonts w:ascii="Times New Roman" w:hAnsi="Times New Roman" w:cs="Times New Roman"/>
          <w:sz w:val="24"/>
          <w:szCs w:val="24"/>
        </w:rPr>
        <w:t xml:space="preserve"> words will never be enough to express how much your prayers, sacrifices, and unwavering support have meant to me. Every late night, every challenge, every step you were my backbone. May Allah reward </w:t>
      </w:r>
      <w:r w:rsidR="00FE0F92">
        <w:rPr>
          <w:rFonts w:ascii="Times New Roman" w:hAnsi="Times New Roman" w:cs="Times New Roman"/>
          <w:sz w:val="24"/>
          <w:szCs w:val="24"/>
        </w:rPr>
        <w:t>you ab</w:t>
      </w:r>
      <w:r w:rsidR="004371E8">
        <w:rPr>
          <w:rFonts w:ascii="Times New Roman" w:hAnsi="Times New Roman" w:cs="Times New Roman"/>
          <w:sz w:val="24"/>
          <w:szCs w:val="24"/>
        </w:rPr>
        <w:t>undantly and grant you the highest rank in Jannah. Amin!</w:t>
      </w:r>
    </w:p>
    <w:p w14:paraId="60F53112" w14:textId="77F76AB9"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w:t>
      </w:r>
      <w:r w:rsidR="00985C75">
        <w:rPr>
          <w:rFonts w:ascii="Times New Roman" w:hAnsi="Times New Roman" w:cs="Times New Roman"/>
          <w:sz w:val="24"/>
          <w:szCs w:val="24"/>
        </w:rPr>
        <w:t xml:space="preserve">Group Leaders HAMMED SHERIF and </w:t>
      </w:r>
      <w:r w:rsidR="00AB557D">
        <w:rPr>
          <w:rFonts w:ascii="Times New Roman" w:hAnsi="Times New Roman" w:cs="Times New Roman"/>
          <w:sz w:val="24"/>
          <w:szCs w:val="24"/>
        </w:rPr>
        <w:t>OWODEYI QUDUS</w:t>
      </w:r>
      <w:r w:rsidR="00615B87">
        <w:rPr>
          <w:rFonts w:ascii="Times New Roman" w:hAnsi="Times New Roman" w:cs="Times New Roman"/>
          <w:sz w:val="24"/>
          <w:szCs w:val="24"/>
        </w:rPr>
        <w:t xml:space="preserve">. I also appreciate </w:t>
      </w:r>
      <w:r w:rsidR="00FE0F92">
        <w:rPr>
          <w:rFonts w:ascii="Times New Roman" w:hAnsi="Times New Roman" w:cs="Times New Roman"/>
          <w:sz w:val="24"/>
          <w:szCs w:val="24"/>
        </w:rPr>
        <w:t xml:space="preserve">my beloved brother in person of Engr. ABDUL RAHMON ABIODUN and HONOURABLE RASAQ ADEWALE, thanks for all you have done throughout my 5years journey. To my </w:t>
      </w:r>
      <w:r w:rsidR="00C32381">
        <w:rPr>
          <w:rFonts w:ascii="Times New Roman" w:hAnsi="Times New Roman" w:cs="Times New Roman"/>
          <w:sz w:val="24"/>
          <w:szCs w:val="24"/>
        </w:rPr>
        <w:t>late brother ENGR. NOJIMDEEN, I pray may his soul rest in peace and grant him Al-janot fridaus. To my big sister HAJIA AMEENAH and my lovely twin sister KEHINDE, thanks for the support, may Allah continue to bless you</w:t>
      </w:r>
      <w:r w:rsidR="004C48D5">
        <w:rPr>
          <w:rFonts w:ascii="Times New Roman" w:hAnsi="Times New Roman" w:cs="Times New Roman"/>
          <w:sz w:val="24"/>
          <w:szCs w:val="24"/>
        </w:rPr>
        <w:t xml:space="preserve">. And to </w:t>
      </w:r>
      <w:r w:rsidRPr="00E16369">
        <w:rPr>
          <w:rFonts w:ascii="Times New Roman" w:hAnsi="Times New Roman" w:cs="Times New Roman"/>
          <w:sz w:val="24"/>
          <w:szCs w:val="24"/>
        </w:rPr>
        <w:t xml:space="preserve">all members of my </w:t>
      </w:r>
      <w:r w:rsidR="00615B87">
        <w:rPr>
          <w:rFonts w:ascii="Times New Roman" w:hAnsi="Times New Roman" w:cs="Times New Roman"/>
          <w:sz w:val="24"/>
          <w:szCs w:val="24"/>
        </w:rPr>
        <w:t xml:space="preserve">family, </w:t>
      </w:r>
      <w:r w:rsidR="00985C75">
        <w:rPr>
          <w:rFonts w:ascii="Times New Roman" w:hAnsi="Times New Roman" w:cs="Times New Roman"/>
          <w:sz w:val="24"/>
          <w:szCs w:val="24"/>
        </w:rPr>
        <w:t xml:space="preserve">colleagues, friends </w:t>
      </w:r>
      <w:r w:rsidRPr="00E16369">
        <w:rPr>
          <w:rFonts w:ascii="Times New Roman" w:hAnsi="Times New Roman" w:cs="Times New Roman"/>
          <w:sz w:val="24"/>
          <w:szCs w:val="24"/>
        </w:rPr>
        <w:t xml:space="preserve">and everyone that has contributed in one way or the other to the success of this project. </w:t>
      </w:r>
    </w:p>
    <w:p w14:paraId="6FEA8E46" w14:textId="77777777" w:rsidR="00BF5D1C" w:rsidRDefault="00BF5D1C" w:rsidP="00397A21">
      <w:pPr>
        <w:pStyle w:val="TableofFigures"/>
      </w:pPr>
    </w:p>
    <w:bookmarkStart w:id="4"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4"/>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832570"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832570"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832570"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832570"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832570"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832570"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832570"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832570"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832570"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832570"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832570"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832570"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832570"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832570"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832570"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832570"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832570"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832570"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832570"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832570"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832570"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832570"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832570"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5" w:name="_Toc202254832"/>
      <w:r w:rsidRPr="00BF5D1C">
        <w:rPr>
          <w:rFonts w:ascii="Times New Roman" w:hAnsi="Times New Roman" w:cs="Times New Roman"/>
          <w:color w:val="000000" w:themeColor="text1"/>
          <w:sz w:val="24"/>
          <w:szCs w:val="24"/>
        </w:rPr>
        <w:lastRenderedPageBreak/>
        <w:t>LIST OF FIGURES</w:t>
      </w:r>
      <w:bookmarkEnd w:id="5"/>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832570"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832570"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832570"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832570"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832570"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832570"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832570"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832570"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832570"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832570"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6"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6"/>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832570"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832570"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832570"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832570"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832570"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832570"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832570"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7" w:name="_Toc202254834"/>
      <w:bookmarkStart w:id="8" w:name="_Toc201814133"/>
      <w:r w:rsidRPr="00841491">
        <w:rPr>
          <w:rStyle w:val="Strong"/>
          <w:rFonts w:ascii="Times New Roman" w:hAnsi="Times New Roman" w:cs="Times New Roman"/>
          <w:color w:val="000000" w:themeColor="text1"/>
          <w:sz w:val="24"/>
          <w:szCs w:val="24"/>
        </w:rPr>
        <w:lastRenderedPageBreak/>
        <w:t>ABSTRACT</w:t>
      </w:r>
      <w:bookmarkEnd w:id="7"/>
    </w:p>
    <w:p w14:paraId="66273505" w14:textId="376B3F25"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397A21">
          <w:headerReference w:type="default" r:id="rId8"/>
          <w:footerReference w:type="default" r:id="rId9"/>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D67821">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8"/>
      <w:bookmarkEnd w:id="9"/>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0" w:name="_Toc201814134"/>
      <w:bookmarkStart w:id="11"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0"/>
      <w:bookmarkEnd w:id="11"/>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w:t>
      </w:r>
      <w:r w:rsidRPr="00B10F01">
        <w:rPr>
          <w:rFonts w:ascii="Times New Roman" w:hAnsi="Times New Roman" w:cs="Times New Roman"/>
          <w:sz w:val="24"/>
          <w:szCs w:val="24"/>
          <w:lang w:val="en-GB"/>
        </w:rPr>
        <w:lastRenderedPageBreak/>
        <w:t xml:space="preserve">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004A381E"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004A381E"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switching charger. To control the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832570"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83257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w:t>
      </w:r>
      <w:r w:rsidRPr="00B10F01">
        <w:lastRenderedPageBreak/>
        <w:t xml:space="preserve">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D0975FD" w14:textId="7319270E" w:rsidR="00292335" w:rsidRPr="005959D9" w:rsidRDefault="000278CE" w:rsidP="00167D44">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698FF695" w14:textId="24FFF96F" w:rsidR="00101816" w:rsidRPr="00B10F01" w:rsidRDefault="00101816"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74305D5"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143A820"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95B51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51B2B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41CB2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1B8B9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DBAEED4"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7693E97"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B92FF32"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15500EC"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C32381" w:rsidRDefault="00C3238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C32381" w:rsidRDefault="00C3238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C32381" w:rsidRDefault="00C32381" w:rsidP="00CF5125">
                            <w:pPr>
                              <w:jc w:val="center"/>
                            </w:pPr>
                            <w:r>
                              <w:t>PLIER</w:t>
                            </w:r>
                          </w:p>
                          <w:p w14:paraId="03FDE664" w14:textId="77777777" w:rsidR="00C32381" w:rsidRDefault="00C3238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C32381" w:rsidRDefault="00C32381" w:rsidP="00CF5125">
                      <w:pPr>
                        <w:jc w:val="center"/>
                      </w:pPr>
                      <w:r>
                        <w:t>PLIER</w:t>
                      </w:r>
                    </w:p>
                    <w:p w14:paraId="03FDE664" w14:textId="77777777" w:rsidR="00C32381" w:rsidRDefault="00C32381"/>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C32381" w:rsidRDefault="00C32381" w:rsidP="00CF5125">
                            <w:pPr>
                              <w:jc w:val="center"/>
                            </w:pPr>
                            <w:r>
                              <w:t>CUTTER</w:t>
                            </w:r>
                          </w:p>
                          <w:p w14:paraId="75F51D7F" w14:textId="77777777" w:rsidR="00C32381" w:rsidRDefault="00C3238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C32381" w:rsidRDefault="00C32381" w:rsidP="00CF5125">
                      <w:pPr>
                        <w:jc w:val="center"/>
                      </w:pPr>
                      <w:r>
                        <w:t>CUTTER</w:t>
                      </w:r>
                    </w:p>
                    <w:p w14:paraId="75F51D7F" w14:textId="77777777" w:rsidR="00C32381" w:rsidRDefault="00C32381"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C32381" w:rsidRDefault="00C32381" w:rsidP="00CF5125">
                            <w:pPr>
                              <w:jc w:val="center"/>
                            </w:pPr>
                            <w:r>
                              <w:t>PVC TRUNKING PIPE</w:t>
                            </w:r>
                          </w:p>
                          <w:p w14:paraId="489AAD5D" w14:textId="77777777" w:rsidR="00C32381" w:rsidRDefault="00C3238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C32381" w:rsidRDefault="00C32381" w:rsidP="00CF5125">
                      <w:pPr>
                        <w:jc w:val="center"/>
                      </w:pPr>
                      <w:r>
                        <w:t>PVC TRUNKING PIPE</w:t>
                      </w:r>
                    </w:p>
                    <w:p w14:paraId="489AAD5D" w14:textId="77777777" w:rsidR="00C32381" w:rsidRDefault="00C32381"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C32381" w:rsidRDefault="00C32381" w:rsidP="00CF5125">
                            <w:pPr>
                              <w:jc w:val="center"/>
                            </w:pPr>
                            <w:r>
                              <w:t>TORNADO NAIL</w:t>
                            </w:r>
                          </w:p>
                          <w:p w14:paraId="2C5E9487" w14:textId="77777777" w:rsidR="00C32381" w:rsidRDefault="00C3238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C32381" w:rsidRDefault="00C32381" w:rsidP="00CF5125">
                      <w:pPr>
                        <w:jc w:val="center"/>
                      </w:pPr>
                      <w:r>
                        <w:t>TORNADO NAIL</w:t>
                      </w:r>
                    </w:p>
                    <w:p w14:paraId="2C5E9487" w14:textId="77777777" w:rsidR="00C32381" w:rsidRDefault="00C32381"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C32381" w:rsidRDefault="00C32381" w:rsidP="00CF5125">
                            <w:pPr>
                              <w:jc w:val="center"/>
                            </w:pPr>
                            <w:r>
                              <w:t>MEASURING TAPE</w:t>
                            </w:r>
                          </w:p>
                          <w:p w14:paraId="4546F305" w14:textId="77777777" w:rsidR="00C32381" w:rsidRDefault="00C3238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C32381" w:rsidRDefault="00C32381" w:rsidP="00CF5125">
                      <w:pPr>
                        <w:jc w:val="center"/>
                      </w:pPr>
                      <w:r>
                        <w:t>MEASURING TAPE</w:t>
                      </w:r>
                    </w:p>
                    <w:p w14:paraId="4546F305" w14:textId="77777777" w:rsidR="00C32381" w:rsidRDefault="00C32381"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C32381" w:rsidRDefault="00C32381" w:rsidP="0091423D">
                            <w:pPr>
                              <w:jc w:val="center"/>
                            </w:pPr>
                            <w:r>
                              <w:t>SCREW DRIVER</w:t>
                            </w:r>
                          </w:p>
                          <w:p w14:paraId="2C3696AA" w14:textId="77777777" w:rsidR="00C32381" w:rsidRDefault="00C3238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C32381" w:rsidRDefault="00C32381" w:rsidP="0091423D">
                      <w:pPr>
                        <w:jc w:val="center"/>
                      </w:pPr>
                      <w:r>
                        <w:t>SCREW DRIVER</w:t>
                      </w:r>
                    </w:p>
                    <w:p w14:paraId="2C3696AA" w14:textId="77777777" w:rsidR="00C32381" w:rsidRDefault="00C32381"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C32381" w:rsidRDefault="00C32381" w:rsidP="0091423D">
                            <w:pPr>
                              <w:jc w:val="center"/>
                            </w:pPr>
                            <w:r>
                              <w:t>BLACK SCREW</w:t>
                            </w:r>
                          </w:p>
                          <w:p w14:paraId="0586F0C4" w14:textId="77777777" w:rsidR="00C32381" w:rsidRDefault="00C3238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C32381" w:rsidRDefault="00C32381" w:rsidP="0091423D">
                      <w:pPr>
                        <w:jc w:val="center"/>
                      </w:pPr>
                      <w:r>
                        <w:t>BLACK SCREW</w:t>
                      </w:r>
                    </w:p>
                    <w:p w14:paraId="0586F0C4" w14:textId="77777777" w:rsidR="00C32381" w:rsidRDefault="00C32381"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lastRenderedPageBreak/>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lastRenderedPageBreak/>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 xml:space="preserve">2009 9th International Conference on Electronic </w:t>
      </w:r>
      <w:r w:rsidRPr="00B10F01">
        <w:rPr>
          <w:rFonts w:ascii="Times New Roman" w:hAnsi="Times New Roman" w:cs="Times New Roman"/>
          <w:i/>
          <w:iCs/>
          <w:sz w:val="24"/>
          <w:szCs w:val="24"/>
        </w:rPr>
        <w:lastRenderedPageBreak/>
        <w:t>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lastRenderedPageBreak/>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8B9C419"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4B018B" w14:textId="77777777" w:rsidR="00832570" w:rsidRDefault="00832570" w:rsidP="000E69E9">
      <w:pPr>
        <w:spacing w:after="0" w:line="240" w:lineRule="auto"/>
      </w:pPr>
      <w:r>
        <w:separator/>
      </w:r>
    </w:p>
  </w:endnote>
  <w:endnote w:type="continuationSeparator" w:id="0">
    <w:p w14:paraId="2488EDE9" w14:textId="77777777" w:rsidR="00832570" w:rsidRDefault="00832570"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C32381" w:rsidRDefault="00C32381">
        <w:pPr>
          <w:pStyle w:val="Footer"/>
          <w:jc w:val="center"/>
        </w:pPr>
        <w:r>
          <w:fldChar w:fldCharType="begin"/>
        </w:r>
        <w:r>
          <w:instrText xml:space="preserve"> PAGE   \* MERGEFORMAT </w:instrText>
        </w:r>
        <w:r>
          <w:fldChar w:fldCharType="separate"/>
        </w:r>
        <w:r w:rsidR="004D3A06">
          <w:rPr>
            <w:noProof/>
          </w:rPr>
          <w:t>10</w:t>
        </w:r>
        <w:r>
          <w:rPr>
            <w:noProof/>
          </w:rPr>
          <w:fldChar w:fldCharType="end"/>
        </w:r>
      </w:p>
    </w:sdtContent>
  </w:sdt>
  <w:p w14:paraId="4BD28D0F" w14:textId="77777777" w:rsidR="00C32381" w:rsidRDefault="00C323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4E78CF" w14:textId="77777777" w:rsidR="00832570" w:rsidRDefault="00832570" w:rsidP="000E69E9">
      <w:pPr>
        <w:spacing w:after="0" w:line="240" w:lineRule="auto"/>
      </w:pPr>
      <w:r>
        <w:separator/>
      </w:r>
    </w:p>
  </w:footnote>
  <w:footnote w:type="continuationSeparator" w:id="0">
    <w:p w14:paraId="51055D94" w14:textId="77777777" w:rsidR="00832570" w:rsidRDefault="00832570"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C32381" w:rsidRDefault="00C3238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3444"/>
    <w:rsid w:val="00120814"/>
    <w:rsid w:val="001211F6"/>
    <w:rsid w:val="00123E42"/>
    <w:rsid w:val="001327BF"/>
    <w:rsid w:val="00132CF0"/>
    <w:rsid w:val="00137197"/>
    <w:rsid w:val="001379CB"/>
    <w:rsid w:val="00140107"/>
    <w:rsid w:val="00143282"/>
    <w:rsid w:val="00146736"/>
    <w:rsid w:val="00154557"/>
    <w:rsid w:val="00154641"/>
    <w:rsid w:val="0015785F"/>
    <w:rsid w:val="00160C78"/>
    <w:rsid w:val="001622B4"/>
    <w:rsid w:val="00166852"/>
    <w:rsid w:val="00167D44"/>
    <w:rsid w:val="00185A60"/>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E761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A5224"/>
    <w:rsid w:val="002B3B08"/>
    <w:rsid w:val="002B4DAE"/>
    <w:rsid w:val="002B747E"/>
    <w:rsid w:val="002B7B8A"/>
    <w:rsid w:val="002C1D68"/>
    <w:rsid w:val="002C417A"/>
    <w:rsid w:val="002C57AD"/>
    <w:rsid w:val="002C6BDF"/>
    <w:rsid w:val="002C6F1E"/>
    <w:rsid w:val="002D1980"/>
    <w:rsid w:val="002D2809"/>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4FE2"/>
    <w:rsid w:val="00336EBC"/>
    <w:rsid w:val="00340A6A"/>
    <w:rsid w:val="00345DE2"/>
    <w:rsid w:val="00361255"/>
    <w:rsid w:val="00361D82"/>
    <w:rsid w:val="003623A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E2C"/>
    <w:rsid w:val="00400CF0"/>
    <w:rsid w:val="00401137"/>
    <w:rsid w:val="00405087"/>
    <w:rsid w:val="004103C3"/>
    <w:rsid w:val="00412B14"/>
    <w:rsid w:val="00413076"/>
    <w:rsid w:val="00416442"/>
    <w:rsid w:val="00416B9C"/>
    <w:rsid w:val="004226B8"/>
    <w:rsid w:val="00426015"/>
    <w:rsid w:val="00426EC2"/>
    <w:rsid w:val="00427568"/>
    <w:rsid w:val="00432152"/>
    <w:rsid w:val="00433671"/>
    <w:rsid w:val="00435D95"/>
    <w:rsid w:val="004371E8"/>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48D5"/>
    <w:rsid w:val="004C66D6"/>
    <w:rsid w:val="004C78EE"/>
    <w:rsid w:val="004D3A06"/>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28EE"/>
    <w:rsid w:val="00527F55"/>
    <w:rsid w:val="00537B60"/>
    <w:rsid w:val="00537BC4"/>
    <w:rsid w:val="00541761"/>
    <w:rsid w:val="00541B2E"/>
    <w:rsid w:val="005420FD"/>
    <w:rsid w:val="0054768C"/>
    <w:rsid w:val="00547B57"/>
    <w:rsid w:val="005517BB"/>
    <w:rsid w:val="00552644"/>
    <w:rsid w:val="005574CE"/>
    <w:rsid w:val="00565AF4"/>
    <w:rsid w:val="0056616C"/>
    <w:rsid w:val="00570DA9"/>
    <w:rsid w:val="0057316D"/>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B30"/>
    <w:rsid w:val="006139B5"/>
    <w:rsid w:val="006143FC"/>
    <w:rsid w:val="00615B87"/>
    <w:rsid w:val="00617515"/>
    <w:rsid w:val="006211DB"/>
    <w:rsid w:val="00621B70"/>
    <w:rsid w:val="00631C90"/>
    <w:rsid w:val="00632FEC"/>
    <w:rsid w:val="00634F79"/>
    <w:rsid w:val="006422DA"/>
    <w:rsid w:val="00646716"/>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0ABC"/>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73E8"/>
    <w:rsid w:val="007A37A2"/>
    <w:rsid w:val="007A42F8"/>
    <w:rsid w:val="007A54A1"/>
    <w:rsid w:val="007A69CE"/>
    <w:rsid w:val="007B0A5A"/>
    <w:rsid w:val="007B1E57"/>
    <w:rsid w:val="007B2801"/>
    <w:rsid w:val="007B2A72"/>
    <w:rsid w:val="007B4AF7"/>
    <w:rsid w:val="007C08C5"/>
    <w:rsid w:val="007C7258"/>
    <w:rsid w:val="007D07BF"/>
    <w:rsid w:val="007D14A9"/>
    <w:rsid w:val="007D4E3B"/>
    <w:rsid w:val="007D60CE"/>
    <w:rsid w:val="007E57D3"/>
    <w:rsid w:val="007E5B78"/>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325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70951"/>
    <w:rsid w:val="009729FB"/>
    <w:rsid w:val="00975052"/>
    <w:rsid w:val="00977B40"/>
    <w:rsid w:val="00985C75"/>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3A1C"/>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15F44"/>
    <w:rsid w:val="00B2080A"/>
    <w:rsid w:val="00B23ECB"/>
    <w:rsid w:val="00B24E4C"/>
    <w:rsid w:val="00B24EDF"/>
    <w:rsid w:val="00B35D17"/>
    <w:rsid w:val="00B36C7F"/>
    <w:rsid w:val="00B36FAD"/>
    <w:rsid w:val="00B41605"/>
    <w:rsid w:val="00B43A0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2286"/>
    <w:rsid w:val="00C32381"/>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0C9B"/>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04D9"/>
    <w:rsid w:val="00DD58D5"/>
    <w:rsid w:val="00DD75E1"/>
    <w:rsid w:val="00DE222F"/>
    <w:rsid w:val="00DE3291"/>
    <w:rsid w:val="00DF0263"/>
    <w:rsid w:val="00DF625E"/>
    <w:rsid w:val="00DF6506"/>
    <w:rsid w:val="00E00427"/>
    <w:rsid w:val="00E046A8"/>
    <w:rsid w:val="00E05A62"/>
    <w:rsid w:val="00E067E4"/>
    <w:rsid w:val="00E117B8"/>
    <w:rsid w:val="00E16563"/>
    <w:rsid w:val="00E226DE"/>
    <w:rsid w:val="00E24BF4"/>
    <w:rsid w:val="00E317ED"/>
    <w:rsid w:val="00E32BCD"/>
    <w:rsid w:val="00E3317E"/>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BA5"/>
    <w:rsid w:val="00F75176"/>
    <w:rsid w:val="00F77FCB"/>
    <w:rsid w:val="00F8054F"/>
    <w:rsid w:val="00F806A6"/>
    <w:rsid w:val="00F86B04"/>
    <w:rsid w:val="00F86B08"/>
    <w:rsid w:val="00F87663"/>
    <w:rsid w:val="00F912EF"/>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0189"/>
    <w:rsid w:val="00FD179B"/>
    <w:rsid w:val="00FD416A"/>
    <w:rsid w:val="00FD43D9"/>
    <w:rsid w:val="00FD48B0"/>
    <w:rsid w:val="00FE0F92"/>
    <w:rsid w:val="00FE36C9"/>
    <w:rsid w:val="00FE536D"/>
    <w:rsid w:val="00FE5E17"/>
    <w:rsid w:val="00FF0B71"/>
    <w:rsid w:val="00FF1D4F"/>
    <w:rsid w:val="00FF34D6"/>
    <w:rsid w:val="00FF403B"/>
    <w:rsid w:val="00FF4878"/>
    <w:rsid w:val="00FF65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322248968"/>
        <c:axId val="322252496"/>
      </c:barChart>
      <c:catAx>
        <c:axId val="32224896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322252496"/>
        <c:crosses val="autoZero"/>
        <c:auto val="1"/>
        <c:lblAlgn val="ctr"/>
        <c:lblOffset val="100"/>
        <c:noMultiLvlLbl val="0"/>
      </c:catAx>
      <c:valAx>
        <c:axId val="32225249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32224896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322247400"/>
        <c:axId val="322247792"/>
      </c:barChart>
      <c:catAx>
        <c:axId val="32224740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22247792"/>
        <c:crosses val="autoZero"/>
        <c:auto val="1"/>
        <c:lblAlgn val="ctr"/>
        <c:lblOffset val="100"/>
        <c:noMultiLvlLbl val="0"/>
      </c:catAx>
      <c:valAx>
        <c:axId val="32224779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2224740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322252888"/>
        <c:axId val="322253280"/>
      </c:barChart>
      <c:catAx>
        <c:axId val="32225288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22253280"/>
        <c:crosses val="autoZero"/>
        <c:auto val="1"/>
        <c:lblAlgn val="ctr"/>
        <c:lblOffset val="100"/>
        <c:noMultiLvlLbl val="0"/>
      </c:catAx>
      <c:valAx>
        <c:axId val="3222532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2225288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391EBE-D47C-444F-AA15-233CEEEA9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7</Pages>
  <Words>36204</Words>
  <Characters>206366</Characters>
  <Application>Microsoft Office Word</Application>
  <DocSecurity>0</DocSecurity>
  <Lines>1719</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10</cp:revision>
  <dcterms:created xsi:type="dcterms:W3CDTF">2025-07-01T14:00:00Z</dcterms:created>
  <dcterms:modified xsi:type="dcterms:W3CDTF">2025-07-0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